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F923D9" w14:textId="77777777" w:rsidR="007C1E6F" w:rsidRDefault="007C1E6F" w:rsidP="007C1E6F">
      <w:pPr>
        <w:rPr>
          <w:rFonts w:ascii="Times New Roman" w:hAnsi="Times New Roman" w:cs="Times New Roman"/>
          <w:sz w:val="24"/>
          <w:szCs w:val="24"/>
          <w:lang w:val="en-US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  <w:lang w:val="en-US"/>
        </w:rPr>
        <w:t xml:space="preserve">P1. Repeat i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yMC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the following experiment from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Murphy","given":"Kevin P.","non-dropping-particle":"","parse-names":false,"suffix":""}],"id":"ITEM-1","issued":{"date-parts":[["2012"]]},"publisher":"The MIT Press","publisher-place":"Cambridge","title":"Machine Learning: A Probabilistic Perspective","type":"book"},"uris":["http://www.mendeley.com/documents/?uuid=9b87e2ee-54ce-42d6-bccb-3226ed5155d5"]}],"mendeley":{"formattedCitation":"(Murphy, 2012)","manualFormatting":"Murphy (2012)","plainTextFormattedCitation":"(Murphy, 2012)","previouslyFormattedCitation":"(Murphy, 2012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sz w:val="24"/>
          <w:szCs w:val="24"/>
          <w:lang w:val="en-US"/>
        </w:rPr>
        <w:t>Murphy (2012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8E0ECFD" w14:textId="77777777" w:rsidR="007C1E6F" w:rsidRDefault="007C1E6F" w:rsidP="007C1E6F">
      <w:pPr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7F05F61" w14:textId="77777777" w:rsidR="007C1E6F" w:rsidRDefault="007C1E6F" w:rsidP="007C1E6F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Mixture of </w:t>
      </w: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multinoullis</w:t>
      </w:r>
      <w:proofErr w:type="spellEnd"/>
    </w:p>
    <w:p w14:paraId="3B87F24B" w14:textId="77777777" w:rsidR="007C1E6F" w:rsidRDefault="007C1E6F" w:rsidP="007C1E6F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We can use mixture models to define density models on many kinds of data. For example, suppose our data consist of D-dimensional bit vectors. In this case, an appropriate class-conditional density is a product of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noulli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966E9DB" w14:textId="77777777" w:rsidR="007C1E6F" w:rsidRDefault="007C1E6F" w:rsidP="007C1E6F">
      <w:pPr>
        <w:rPr>
          <w:rFonts w:ascii="Times New Roman" w:hAnsi="Times New Roman" w:cs="Times New Roman"/>
          <w:sz w:val="24"/>
          <w:szCs w:val="24"/>
          <w:lang w:val="en-US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  <w:lang w:val="en-US"/>
            </w:rPr>
            <m:t>p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i</m:t>
                  </m:r>
                </m:sub>
              </m:sSub>
            </m:e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z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=k,θ</m:t>
              </m:r>
            </m:e>
          </m:d>
          <m:r>
            <w:rPr>
              <w:rFonts w:ascii="Cambria Math" w:hAnsi="Cambria Math" w:cs="Times New Roman"/>
              <w:sz w:val="24"/>
              <w:szCs w:val="24"/>
              <w:lang w:val="en-US"/>
            </w:rPr>
            <m:t xml:space="preserve">= </m:t>
          </m:r>
          <m:nary>
            <m:naryPr>
              <m:chr m:val="∏"/>
              <m:limLoc m:val="undOvr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j=1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D</m:t>
              </m:r>
            </m:sup>
            <m:e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Ber(</m:t>
              </m:r>
            </m:e>
          </m:nary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ij</m:t>
              </m:r>
            </m:sub>
          </m:sSub>
          <m:d>
            <m:dPr>
              <m:begChr m:val="|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μ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jk</m:t>
                  </m:r>
                </m:sub>
              </m:sSub>
            </m:e>
          </m:d>
          <m:r>
            <w:rPr>
              <w:rFonts w:ascii="Cambria Math" w:hAnsi="Cambria Math" w:cs="Times New Roman"/>
              <w:sz w:val="24"/>
              <w:szCs w:val="24"/>
              <w:lang w:val="en-US"/>
            </w:rPr>
            <m:t>=</m:t>
          </m:r>
          <m:nary>
            <m:naryPr>
              <m:chr m:val="∏"/>
              <m:limLoc m:val="undOvr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j=1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D</m:t>
              </m:r>
            </m:sup>
            <m:e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μ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jk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ij</m:t>
                      </m:r>
                    </m:sub>
                  </m:sSub>
                </m:sup>
              </m:sSubSup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(1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μ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jk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)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US"/>
                    </w:rPr>
                    <m:t>1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  <w:lang w:val="en-US"/>
                        </w:rPr>
                        <m:t>ij</m:t>
                      </m:r>
                    </m:sub>
                  </m:sSub>
                </m:sup>
              </m:sSup>
            </m:e>
          </m:nary>
        </m:oMath>
      </m:oMathPara>
    </w:p>
    <w:p w14:paraId="2C2662C2" w14:textId="77777777" w:rsidR="007C1E6F" w:rsidRDefault="007C1E6F" w:rsidP="007C1E6F">
      <w:pPr>
        <w:rPr>
          <w:rFonts w:ascii="Times New Roman" w:hAnsi="Times New Roman" w:cs="Times New Roman"/>
          <w:sz w:val="24"/>
          <w:szCs w:val="24"/>
          <w:lang w:val="en-US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μ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en-US"/>
                </w:rPr>
                <m:t>jk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  <w:lang w:val="en-US"/>
            </w:rPr>
            <m:t>=”the probability that bit j turns on in cluster k” (p. 340)</m:t>
          </m:r>
        </m:oMath>
      </m:oMathPara>
    </w:p>
    <w:p w14:paraId="57A76B0A" w14:textId="77777777" w:rsidR="007C1E6F" w:rsidRDefault="007C1E6F" w:rsidP="007C1E6F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As an example of clustering binary data, consider a binarized version of the MNIST handwriting </w:t>
      </w: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ten digit</w:t>
      </w:r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taset (see Figure1.5(a)), where we ignore the class labels. We can fit a mixture of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noulli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to this, using K=10, and then visualize the resulting centroids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US"/>
                  </w:rPr>
                  <m:t>μ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US"/>
              </w:rPr>
              <m:t>k</m:t>
            </m:r>
          </m:sub>
        </m:sSub>
      </m:oMath>
      <w:r>
        <w:rPr>
          <w:rFonts w:ascii="Times New Roman" w:hAnsi="Times New Roman" w:cs="Times New Roman"/>
          <w:sz w:val="24"/>
          <w:szCs w:val="24"/>
          <w:lang w:val="en-US"/>
        </w:rPr>
        <w:t>, as shown in Figure 11.5” (pp. 341-342).</w:t>
      </w:r>
    </w:p>
    <w:p w14:paraId="4CC2522C" w14:textId="77777777" w:rsidR="007C1E6F" w:rsidRDefault="007C1E6F" w:rsidP="007C1E6F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Extras from (Murphy, 2012, p. 7):</w:t>
      </w:r>
    </w:p>
    <w:p w14:paraId="55D73F45" w14:textId="751D14A3" w:rsidR="007C1E6F" w:rsidRDefault="007C1E6F" w:rsidP="007C1E6F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64E0807D" wp14:editId="4735C6EC">
            <wp:extent cx="5753100" cy="2867025"/>
            <wp:effectExtent l="0" t="0" r="0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2867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A31960" w14:textId="094847E9" w:rsidR="007C1E6F" w:rsidRDefault="007C1E6F" w:rsidP="007C1E6F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13AE18C6" wp14:editId="6F00B5B8">
            <wp:extent cx="5762625" cy="2876550"/>
            <wp:effectExtent l="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2876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115383" w14:textId="77777777" w:rsidR="007C1E6F" w:rsidRDefault="007C1E6F" w:rsidP="007C1E6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4BDA80C" w14:textId="77777777" w:rsidR="007C1E6F" w:rsidRDefault="007C1E6F" w:rsidP="007C1E6F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P2. </w:t>
      </w:r>
    </w:p>
    <w:p w14:paraId="2AE4BDEF" w14:textId="77777777" w:rsidR="007C1E6F" w:rsidRDefault="007C1E6F" w:rsidP="007C1E6F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se the program connected_waxman.py to generate 1000 random Waxman graphs (with alpha = 0.5 and beta = 0.1)</w:t>
      </w:r>
    </w:p>
    <w:p w14:paraId="2457511E" w14:textId="77777777" w:rsidR="007C1E6F" w:rsidRDefault="007C1E6F" w:rsidP="007C1E6F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se these graphs to infer alpha and beta. Comment the results.</w:t>
      </w:r>
    </w:p>
    <w:p w14:paraId="44CFB6D4" w14:textId="77777777" w:rsidR="007C1E6F" w:rsidRDefault="007C1E6F" w:rsidP="007C1E6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FA5AF11" w14:textId="77777777" w:rsidR="007C1E6F" w:rsidRDefault="007C1E6F" w:rsidP="007C1E6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423A0707" w14:textId="77777777" w:rsidR="007C1E6F" w:rsidRDefault="007C1E6F" w:rsidP="007C1E6F">
      <w:pPr>
        <w:pStyle w:val="Heading1"/>
        <w:rPr>
          <w:rFonts w:ascii="Times New Roman" w:hAnsi="Times New Roman" w:cs="Times New Roman"/>
        </w:rPr>
      </w:pPr>
      <w:r>
        <w:rPr>
          <w:rFonts w:ascii="Times New Roman" w:hAnsi="Times New Roman"/>
        </w:rPr>
        <w:t>Cited works:</w:t>
      </w:r>
    </w:p>
    <w:p w14:paraId="472C6817" w14:textId="77777777" w:rsidR="007C1E6F" w:rsidRDefault="007C1E6F" w:rsidP="007C1E6F">
      <w:pPr>
        <w:widowControl w:val="0"/>
        <w:autoSpaceDE w:val="0"/>
        <w:autoSpaceDN w:val="0"/>
        <w:adjustRightInd w:val="0"/>
        <w:spacing w:after="200"/>
        <w:ind w:left="480" w:hanging="48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urphy, K. P. (2012).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Machine Learning: A Probabilistic Perspective</w:t>
      </w:r>
      <w:r>
        <w:rPr>
          <w:rFonts w:ascii="Times New Roman" w:hAnsi="Times New Roman" w:cs="Times New Roman"/>
          <w:sz w:val="24"/>
          <w:szCs w:val="24"/>
          <w:lang w:val="en-US"/>
        </w:rPr>
        <w:t>. Cambridge: The MIT Press.</w:t>
      </w:r>
    </w:p>
    <w:p w14:paraId="0DA21E50" w14:textId="77777777" w:rsidR="007C1E6F" w:rsidRDefault="007C1E6F" w:rsidP="007C1E6F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1F71A261" w14:textId="77777777" w:rsidR="007C1E6F" w:rsidRDefault="007C1E6F" w:rsidP="007C1E6F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56F295F" w14:textId="77777777" w:rsidR="007C1E6F" w:rsidRDefault="007C1E6F" w:rsidP="007C1E6F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</w:p>
    <w:p w14:paraId="0A5F4414" w14:textId="77777777" w:rsidR="008E582F" w:rsidRDefault="008E582F"/>
    <w:sectPr w:rsidR="008E582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21412ED"/>
    <w:multiLevelType w:val="hybridMultilevel"/>
    <w:tmpl w:val="6466110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07114E2"/>
    <w:multiLevelType w:val="hybridMultilevel"/>
    <w:tmpl w:val="A1BE700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513547D"/>
    <w:multiLevelType w:val="hybridMultilevel"/>
    <w:tmpl w:val="38A205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D14AB"/>
    <w:rsid w:val="00146FCA"/>
    <w:rsid w:val="003D14AB"/>
    <w:rsid w:val="003F7A6B"/>
    <w:rsid w:val="007C1E6F"/>
    <w:rsid w:val="008E582F"/>
    <w:rsid w:val="00B71EE0"/>
    <w:rsid w:val="00FC57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552F32"/>
  <w15:chartTrackingRefBased/>
  <w15:docId w15:val="{07E9654E-EDD3-4BC0-9338-DAA3B7BF90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D14AB"/>
    <w:pPr>
      <w:spacing w:after="0" w:line="240" w:lineRule="auto"/>
      <w:jc w:val="both"/>
    </w:pPr>
    <w:rPr>
      <w:rFonts w:eastAsiaTheme="minorEastAsia"/>
      <w:sz w:val="20"/>
      <w:szCs w:val="20"/>
      <w:lang w:val="ro-RO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3D14AB"/>
    <w:pPr>
      <w:jc w:val="left"/>
      <w:outlineLvl w:val="0"/>
    </w:pPr>
    <w:rPr>
      <w:smallCaps/>
      <w:spacing w:val="5"/>
      <w:sz w:val="24"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D14AB"/>
    <w:rPr>
      <w:rFonts w:eastAsiaTheme="minorEastAsia"/>
      <w:smallCaps/>
      <w:spacing w:val="5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3D14A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D14AB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3D14A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7350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2</Pages>
  <Words>298</Words>
  <Characters>1705</Characters>
  <Application>Microsoft Office Word</Application>
  <DocSecurity>0</DocSecurity>
  <Lines>14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us Popescu</dc:creator>
  <cp:keywords/>
  <dc:description/>
  <cp:lastModifiedBy>Marius Popescu</cp:lastModifiedBy>
  <cp:revision>3</cp:revision>
  <dcterms:created xsi:type="dcterms:W3CDTF">2019-10-14T07:32:00Z</dcterms:created>
  <dcterms:modified xsi:type="dcterms:W3CDTF">2019-11-04T11:10:00Z</dcterms:modified>
</cp:coreProperties>
</file>